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7C49B0">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7C49B0">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7C49B0">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896F4D" w:rsidRDefault="007704B2">
      <w:pPr>
        <w:pStyle w:val="Title"/>
      </w:pPr>
      <w:r>
        <w:t>Admission Essay</w:t>
      </w:r>
      <w:r w:rsidR="00691EC1">
        <w:t xml:space="preserve">: </w:t>
      </w:r>
      <w:r>
        <w:t>Mechatronics Engineering</w:t>
      </w:r>
    </w:p>
    <w:p w:rsidR="00192600" w:rsidRDefault="00192600" w:rsidP="00192600">
      <w:r>
        <w:t>I studied the statement of Albert Szent who said that "Discovery consists of seeing what everybody has seen and thinking what nobody has thought." I used to imagine things from an early age to bring innovation in technology. As I believe that through imagination in an innovative way we could transform things into reality such as a robot that is designed to perform critical tasks</w:t>
      </w:r>
      <w:r w:rsidR="003E7C80">
        <w:fldChar w:fldCharType="begin"/>
      </w:r>
      <w:r w:rsidR="003E7C80">
        <w:instrText xml:space="preserve"> ADDIN ZOTERO_ITEM CSL_CITATION {"citationID":"megEDgql","properties":{"formattedCitation":"({\\i{}Postgraduate Robotics and Mechatronics Personal Statement | Studential.Com})","plainCitation":"(Postgraduate Robotics and Mechatronics Personal Statement | Studential.Com)","noteIndex":0},"citationItems":[{"id":492,"uris":["http://zotero.org/users/local/vDOrLj7p/items/6HCRG5E6"],"uri":["http://zotero.org/users/local/vDOrLj7p/items/6HCRG5E6"],"itemData":{"id":492,"type":"webpage","title":"Postgraduate Robotics and Mechatronics Personal Statement | Studential.com","URL":"https://www.studential.com/personal-statement-examples/Postgraduate-Robotics-and-Mechatronics-personal-statement","accessed":{"date-parts":[["2019",12,2]]}}}],"schema":"https://github.com/citation-style-language/schema/raw/master/csl-citation.json"} </w:instrText>
      </w:r>
      <w:r w:rsidR="003E7C80">
        <w:fldChar w:fldCharType="separate"/>
      </w:r>
      <w:r w:rsidR="003E7C80" w:rsidRPr="003E7C80">
        <w:rPr>
          <w:rFonts w:ascii="Times New Roman" w:hAnsi="Times New Roman" w:cs="Times New Roman"/>
        </w:rPr>
        <w:t>(</w:t>
      </w:r>
      <w:r w:rsidR="003E7C80" w:rsidRPr="003E7C80">
        <w:rPr>
          <w:rFonts w:ascii="Times New Roman" w:hAnsi="Times New Roman" w:cs="Times New Roman"/>
          <w:i/>
          <w:iCs/>
        </w:rPr>
        <w:t>Postgraduate Robotics and Mechatronics Personal Statement | Studential.Com</w:t>
      </w:r>
      <w:r w:rsidR="003E7C80" w:rsidRPr="003E7C80">
        <w:rPr>
          <w:rFonts w:ascii="Times New Roman" w:hAnsi="Times New Roman" w:cs="Times New Roman"/>
        </w:rPr>
        <w:t>)</w:t>
      </w:r>
      <w:r w:rsidR="003E7C80">
        <w:fldChar w:fldCharType="end"/>
      </w:r>
      <w:r>
        <w:t>. I always get fascinated by machines and robots this is the reason I always participate in ROBOTICS competitions and exhibitions.</w:t>
      </w:r>
    </w:p>
    <w:p w:rsidR="00192600" w:rsidRDefault="00192600" w:rsidP="00192600">
      <w:r>
        <w:t>The reason I want to pursue my higher education in the United Kingdom is because of its world-class education and my interest to explore more about their culture and I also want to perfect my English language abilities</w:t>
      </w:r>
      <w:r w:rsidR="004A2E77">
        <w:fldChar w:fldCharType="begin"/>
      </w:r>
      <w:r w:rsidR="004A2E77">
        <w:instrText xml:space="preserve"> ADDIN ZOTERO_ITEM CSL_CITATION {"citationID":"ZUGytrrc","properties":{"formattedCitation":"({\\i{}Bachelors in United Kingdom - BachelorsPortal.Com})","plainCitation":"(Bachelors in United Kingdom - BachelorsPortal.Com)","noteIndex":0},"citationItems":[{"id":490,"uris":["http://zotero.org/users/local/vDOrLj7p/items/BG77BYL4"],"uri":["http://zotero.org/users/local/vDOrLj7p/items/BG77BYL4"],"itemData":{"id":490,"type":"webpage","title":"Bachelors in United Kingdom - BachelorsPortal.com","URL":"https://www.bachelorsportal.com/countries/30/united-kingdom.html","accessed":{"date-parts":[["2019",12,2]]}}}],"schema":"https://github.com/citation-style-language/schema/raw/master/csl-citation.json"} </w:instrText>
      </w:r>
      <w:r w:rsidR="004A2E77">
        <w:fldChar w:fldCharType="separate"/>
      </w:r>
      <w:r w:rsidR="004A2E77" w:rsidRPr="004A2E77">
        <w:rPr>
          <w:rFonts w:ascii="Times New Roman" w:hAnsi="Times New Roman" w:cs="Times New Roman"/>
        </w:rPr>
        <w:t>(</w:t>
      </w:r>
      <w:r w:rsidR="004A2E77" w:rsidRPr="004A2E77">
        <w:rPr>
          <w:rFonts w:ascii="Times New Roman" w:hAnsi="Times New Roman" w:cs="Times New Roman"/>
          <w:i/>
          <w:iCs/>
        </w:rPr>
        <w:t>Bachelors in United Kingdom - BachelorsPortal.Com</w:t>
      </w:r>
      <w:r w:rsidR="004A2E77" w:rsidRPr="004A2E77">
        <w:rPr>
          <w:rFonts w:ascii="Times New Roman" w:hAnsi="Times New Roman" w:cs="Times New Roman"/>
        </w:rPr>
        <w:t>)</w:t>
      </w:r>
      <w:r w:rsidR="004A2E77">
        <w:fldChar w:fldCharType="end"/>
      </w:r>
      <w:r>
        <w:t xml:space="preserve">. I listened about the high-quality learning and top-notch research of the UK that’s why I want to further pursue my </w:t>
      </w:r>
      <w:r w:rsidR="00224591">
        <w:t xml:space="preserve">further </w:t>
      </w:r>
      <w:r>
        <w:t>education there.</w:t>
      </w:r>
    </w:p>
    <w:p w:rsidR="00192600" w:rsidRDefault="00192600" w:rsidP="00192600">
      <w:r>
        <w:t>As I progressed in my study I learned more about the control system and felt like I am leaning towards it and</w:t>
      </w:r>
      <w:r w:rsidR="00C20DAF">
        <w:t xml:space="preserve"> with</w:t>
      </w:r>
      <w:bookmarkStart w:id="0" w:name="_GoBack"/>
      <w:bookmarkEnd w:id="0"/>
      <w:r>
        <w:t xml:space="preserve"> the programming mechanical engineering aspect. When I first introduced programming and learned the fact that we can automate the hard tasks I was flabbergasted with this fact. Then I enhanced my programming skills on Arduino and get fundamental knowledge about integrating software and hardware together</w:t>
      </w:r>
      <w:r w:rsidR="00697409">
        <w:fldChar w:fldCharType="begin"/>
      </w:r>
      <w:r w:rsidR="00697409">
        <w:instrText xml:space="preserve"> ADDIN ZOTERO_ITEM CSL_CITATION {"citationID":"Sj2zDb4X","properties":{"formattedCitation":"({\\i{}116 Bachelors in Mechatronics - BachelorsPortal.Com})","plainCitation":"(116 Bachelors in Mechatronics - BachelorsPortal.Com)","noteIndex":0},"citationItems":[{"id":488,"uris":["http://zotero.org/users/local/vDOrLj7p/items/WADXG277"],"uri":["http://zotero.org/users/local/vDOrLj7p/items/WADXG277"],"itemData":{"id":488,"type":"webpage","title":"116 Bachelors in Mechatronics - BachelorsPortal.com","URL":"https://www.bachelorsportal.com/disciplines/253/mechatronics.html","accessed":{"date-parts":[["2019",12,2]]}}}],"schema":"https://github.com/citation-style-language/schema/raw/master/csl-citation.json"} </w:instrText>
      </w:r>
      <w:r w:rsidR="00697409">
        <w:fldChar w:fldCharType="separate"/>
      </w:r>
      <w:r w:rsidR="00697409" w:rsidRPr="00697409">
        <w:rPr>
          <w:rFonts w:ascii="Times New Roman" w:hAnsi="Times New Roman" w:cs="Times New Roman"/>
        </w:rPr>
        <w:t>(</w:t>
      </w:r>
      <w:r w:rsidR="00697409" w:rsidRPr="00697409">
        <w:rPr>
          <w:rFonts w:ascii="Times New Roman" w:hAnsi="Times New Roman" w:cs="Times New Roman"/>
          <w:i/>
          <w:iCs/>
        </w:rPr>
        <w:t>116 Bachelors in Mechatronics - BachelorsPortal.Com</w:t>
      </w:r>
      <w:r w:rsidR="00697409" w:rsidRPr="00697409">
        <w:rPr>
          <w:rFonts w:ascii="Times New Roman" w:hAnsi="Times New Roman" w:cs="Times New Roman"/>
        </w:rPr>
        <w:t>)</w:t>
      </w:r>
      <w:r w:rsidR="00697409">
        <w:fldChar w:fldCharType="end"/>
      </w:r>
      <w:r>
        <w:t xml:space="preserve">. This enhanced my interest in mechatronics for me this </w:t>
      </w:r>
      <w:r>
        <w:lastRenderedPageBreak/>
        <w:t>field blurred boundaries among various disciplines of engineering. It is also a further logical step in engineering evolution.</w:t>
      </w:r>
    </w:p>
    <w:p w:rsidR="00192600" w:rsidRDefault="00192600" w:rsidP="00192600">
      <w:r>
        <w:t>I believe that mechatronics engineering will help me in acquiring theoretical concepts which include electrochemical systems and mathematical modeling as well as it would provide me the opportunity to apply all these techniques in real life. My professional goal is to acquire a job in the aerospace industry and apply my knowledge and expertise to a role</w:t>
      </w:r>
      <w:r w:rsidR="002822A1">
        <w:fldChar w:fldCharType="begin"/>
      </w:r>
      <w:r w:rsidR="002822A1">
        <w:instrText xml:space="preserve"> ADDIN ZOTERO_ITEM CSL_CITATION {"citationID":"piXkJQpS","properties":{"formattedCitation":"(\\uc0\\u8220{}Mechatronics Engineer Jobs\\uc0\\u8221{})","plainCitation":"(“Mechatronics Engineer Jobs”)","noteIndex":0},"citationItems":[{"id":486,"uris":["http://zotero.org/users/local/vDOrLj7p/items/4LM2RFVA"],"uri":["http://zotero.org/users/local/vDOrLj7p/items/4LM2RFVA"],"itemData":{"id":486,"type":"webpage","title":"Mechatronics engineer Jobs","container-title":"Glassdoor","abstract":"Search Mechatronics engineer jobs. Get the right Mechatronics engineer job with company ratings &amp; salaries. 1,632 open jobs for Mechatronics engineer.","URL":"https://www.glassdoor.co.uk/Job/mechatronics-engineer-jobs-SRCH_KO0,21.htm","language":"en","accessed":{"date-parts":[["2019",12,2]]}}}],"schema":"https://github.com/citation-style-language/schema/raw/master/csl-citation.json"} </w:instrText>
      </w:r>
      <w:r w:rsidR="002822A1">
        <w:fldChar w:fldCharType="separate"/>
      </w:r>
      <w:r w:rsidR="002822A1" w:rsidRPr="002822A1">
        <w:rPr>
          <w:rFonts w:ascii="Times New Roman" w:hAnsi="Times New Roman" w:cs="Times New Roman"/>
        </w:rPr>
        <w:t>(“Mechatronics Engineer Jobs”)</w:t>
      </w:r>
      <w:r w:rsidR="002822A1">
        <w:fldChar w:fldCharType="end"/>
      </w:r>
      <w:r>
        <w:t>. For this reason, the UK is the only place that will help me in achieving my goals.</w:t>
      </w:r>
    </w:p>
    <w:p w:rsidR="000E28B3" w:rsidRDefault="00192600" w:rsidP="00192600">
      <w:r>
        <w:t>The well-qualified faculty of the UK has ideally suited me in gaining my professional targets looking forward to joining the Mechatronics engineering program in the UK.</w:t>
      </w:r>
    </w:p>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Default="003E7C80" w:rsidP="00192600"/>
    <w:p w:rsidR="003E7C80" w:rsidRPr="003E7C80" w:rsidRDefault="003E7C80" w:rsidP="003E7C80">
      <w:pPr>
        <w:ind w:firstLine="0"/>
        <w:rPr>
          <w:b/>
        </w:rPr>
      </w:pPr>
      <w:r w:rsidRPr="003E7C80">
        <w:rPr>
          <w:b/>
        </w:rPr>
        <w:lastRenderedPageBreak/>
        <w:t xml:space="preserve">Work Cited </w:t>
      </w:r>
    </w:p>
    <w:p w:rsidR="003E7C80" w:rsidRPr="003E7C80" w:rsidRDefault="003E7C80" w:rsidP="003E7C8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E7C80">
        <w:rPr>
          <w:rFonts w:ascii="Times New Roman" w:hAnsi="Times New Roman" w:cs="Times New Roman"/>
          <w:i/>
          <w:iCs/>
        </w:rPr>
        <w:t>116 Bachelors in Mechatronics - BachelorsPortal.Com</w:t>
      </w:r>
      <w:r w:rsidRPr="003E7C80">
        <w:rPr>
          <w:rFonts w:ascii="Times New Roman" w:hAnsi="Times New Roman" w:cs="Times New Roman"/>
        </w:rPr>
        <w:t>. https://www.bachelorsportal.com/disciplines/253/mechatronics.html. Accessed 2 Dec. 2019.</w:t>
      </w:r>
    </w:p>
    <w:p w:rsidR="003E7C80" w:rsidRPr="003E7C80" w:rsidRDefault="003E7C80" w:rsidP="003E7C80">
      <w:pPr>
        <w:pStyle w:val="Bibliography"/>
        <w:rPr>
          <w:rFonts w:ascii="Times New Roman" w:hAnsi="Times New Roman" w:cs="Times New Roman"/>
        </w:rPr>
      </w:pPr>
      <w:r w:rsidRPr="003E7C80">
        <w:rPr>
          <w:rFonts w:ascii="Times New Roman" w:hAnsi="Times New Roman" w:cs="Times New Roman"/>
          <w:i/>
          <w:iCs/>
        </w:rPr>
        <w:t>Bachelors in United Kingdom - BachelorsPortal.Com</w:t>
      </w:r>
      <w:r w:rsidRPr="003E7C80">
        <w:rPr>
          <w:rFonts w:ascii="Times New Roman" w:hAnsi="Times New Roman" w:cs="Times New Roman"/>
        </w:rPr>
        <w:t>. https://www.bachelorsportal.com/countries/30/united-kingdom.html. Accessed 2 Dec. 2019.</w:t>
      </w:r>
    </w:p>
    <w:p w:rsidR="003E7C80" w:rsidRPr="003E7C80" w:rsidRDefault="003E7C80" w:rsidP="003E7C80">
      <w:pPr>
        <w:pStyle w:val="Bibliography"/>
        <w:rPr>
          <w:rFonts w:ascii="Times New Roman" w:hAnsi="Times New Roman" w:cs="Times New Roman"/>
        </w:rPr>
      </w:pPr>
      <w:r w:rsidRPr="003E7C80">
        <w:rPr>
          <w:rFonts w:ascii="Times New Roman" w:hAnsi="Times New Roman" w:cs="Times New Roman"/>
        </w:rPr>
        <w:t xml:space="preserve">“Mechatronics Engineer Jobs.” </w:t>
      </w:r>
      <w:r w:rsidRPr="003E7C80">
        <w:rPr>
          <w:rFonts w:ascii="Times New Roman" w:hAnsi="Times New Roman" w:cs="Times New Roman"/>
          <w:i/>
          <w:iCs/>
        </w:rPr>
        <w:t>Glassdoor</w:t>
      </w:r>
      <w:r w:rsidRPr="003E7C80">
        <w:rPr>
          <w:rFonts w:ascii="Times New Roman" w:hAnsi="Times New Roman" w:cs="Times New Roman"/>
        </w:rPr>
        <w:t>, https://www.glassdoor.co.uk/Job/mechatronics-engineer-jobs-SRCH_KO0,21.htm. Accessed 2 Dec. 2019.</w:t>
      </w:r>
    </w:p>
    <w:p w:rsidR="003E7C80" w:rsidRPr="003E7C80" w:rsidRDefault="003E7C80" w:rsidP="003E7C80">
      <w:pPr>
        <w:pStyle w:val="Bibliography"/>
        <w:rPr>
          <w:rFonts w:ascii="Times New Roman" w:hAnsi="Times New Roman" w:cs="Times New Roman"/>
        </w:rPr>
      </w:pPr>
      <w:r w:rsidRPr="003E7C80">
        <w:rPr>
          <w:rFonts w:ascii="Times New Roman" w:hAnsi="Times New Roman" w:cs="Times New Roman"/>
          <w:i/>
          <w:iCs/>
        </w:rPr>
        <w:t>Postgraduate Robotics and Mechatronics Personal Statement | Studential.Com</w:t>
      </w:r>
      <w:r w:rsidRPr="003E7C80">
        <w:rPr>
          <w:rFonts w:ascii="Times New Roman" w:hAnsi="Times New Roman" w:cs="Times New Roman"/>
        </w:rPr>
        <w:t>. https://www.studential.com/personal-statement-examples/Postgraduate-Robotics-and-Mechatronics-personal-statement. Accessed 2 Dec. 2019.</w:t>
      </w:r>
    </w:p>
    <w:p w:rsidR="003E7C80" w:rsidRPr="00896F4D" w:rsidRDefault="003E7C80" w:rsidP="00192600">
      <w:r>
        <w:fldChar w:fldCharType="end"/>
      </w:r>
    </w:p>
    <w:sectPr w:rsidR="003E7C80" w:rsidRPr="00896F4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9B0" w:rsidRDefault="007C49B0">
      <w:pPr>
        <w:spacing w:line="240" w:lineRule="auto"/>
      </w:pPr>
      <w:r>
        <w:separator/>
      </w:r>
    </w:p>
  </w:endnote>
  <w:endnote w:type="continuationSeparator" w:id="0">
    <w:p w:rsidR="007C49B0" w:rsidRDefault="007C49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9B0" w:rsidRDefault="007C49B0">
      <w:pPr>
        <w:spacing w:line="240" w:lineRule="auto"/>
      </w:pPr>
      <w:r>
        <w:separator/>
      </w:r>
    </w:p>
  </w:footnote>
  <w:footnote w:type="continuationSeparator" w:id="0">
    <w:p w:rsidR="007C49B0" w:rsidRDefault="007C49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C49B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20DAF">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7C49B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20DAF">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53483"/>
    <w:rsid w:val="0007125F"/>
    <w:rsid w:val="000A774A"/>
    <w:rsid w:val="000B78C8"/>
    <w:rsid w:val="000E28B3"/>
    <w:rsid w:val="001463B2"/>
    <w:rsid w:val="00170CD2"/>
    <w:rsid w:val="00192600"/>
    <w:rsid w:val="0019788D"/>
    <w:rsid w:val="001F62C0"/>
    <w:rsid w:val="00204F6E"/>
    <w:rsid w:val="00224591"/>
    <w:rsid w:val="002302A4"/>
    <w:rsid w:val="00245E02"/>
    <w:rsid w:val="002822A1"/>
    <w:rsid w:val="00335146"/>
    <w:rsid w:val="00353B66"/>
    <w:rsid w:val="00364805"/>
    <w:rsid w:val="003D75BB"/>
    <w:rsid w:val="003E7C80"/>
    <w:rsid w:val="00456604"/>
    <w:rsid w:val="00494F7A"/>
    <w:rsid w:val="004A2675"/>
    <w:rsid w:val="004A2E77"/>
    <w:rsid w:val="004E108A"/>
    <w:rsid w:val="004F7139"/>
    <w:rsid w:val="00545EE4"/>
    <w:rsid w:val="005525EB"/>
    <w:rsid w:val="005605C5"/>
    <w:rsid w:val="0057093C"/>
    <w:rsid w:val="005C3BE6"/>
    <w:rsid w:val="006236AE"/>
    <w:rsid w:val="00640042"/>
    <w:rsid w:val="00691EC1"/>
    <w:rsid w:val="006940A2"/>
    <w:rsid w:val="00694E95"/>
    <w:rsid w:val="00697409"/>
    <w:rsid w:val="00751F3E"/>
    <w:rsid w:val="007704B2"/>
    <w:rsid w:val="00785460"/>
    <w:rsid w:val="00795751"/>
    <w:rsid w:val="007A4ECF"/>
    <w:rsid w:val="007C49B0"/>
    <w:rsid w:val="007C53FB"/>
    <w:rsid w:val="00856A9A"/>
    <w:rsid w:val="00877ABE"/>
    <w:rsid w:val="00896F4D"/>
    <w:rsid w:val="008B7D18"/>
    <w:rsid w:val="008F0A87"/>
    <w:rsid w:val="008F1F97"/>
    <w:rsid w:val="008F4052"/>
    <w:rsid w:val="00985A65"/>
    <w:rsid w:val="0099190B"/>
    <w:rsid w:val="009C60BB"/>
    <w:rsid w:val="009D4EB3"/>
    <w:rsid w:val="00A758F7"/>
    <w:rsid w:val="00A93964"/>
    <w:rsid w:val="00B13D1B"/>
    <w:rsid w:val="00B31642"/>
    <w:rsid w:val="00B818DF"/>
    <w:rsid w:val="00B923CD"/>
    <w:rsid w:val="00BA1BAA"/>
    <w:rsid w:val="00C002E5"/>
    <w:rsid w:val="00C20DAF"/>
    <w:rsid w:val="00C341E3"/>
    <w:rsid w:val="00C34D15"/>
    <w:rsid w:val="00C36BA2"/>
    <w:rsid w:val="00CB3122"/>
    <w:rsid w:val="00CD3FEE"/>
    <w:rsid w:val="00D05A7B"/>
    <w:rsid w:val="00D13089"/>
    <w:rsid w:val="00D3004A"/>
    <w:rsid w:val="00D45BC4"/>
    <w:rsid w:val="00D52117"/>
    <w:rsid w:val="00DA0AA3"/>
    <w:rsid w:val="00DB0D39"/>
    <w:rsid w:val="00DB3952"/>
    <w:rsid w:val="00DE190C"/>
    <w:rsid w:val="00E03E2E"/>
    <w:rsid w:val="00E14005"/>
    <w:rsid w:val="00E614DD"/>
    <w:rsid w:val="00E627B4"/>
    <w:rsid w:val="00EC6139"/>
    <w:rsid w:val="00F83220"/>
    <w:rsid w:val="00F83356"/>
    <w:rsid w:val="00F9093E"/>
    <w:rsid w:val="00F9444C"/>
    <w:rsid w:val="00FC32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D54187"/>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931</Words>
  <Characters>530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2T04:13:00Z</dcterms:created>
  <dcterms:modified xsi:type="dcterms:W3CDTF">2019-12-02T05: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E2uODDS"/&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